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380AF" w14:textId="1397D6DD" w:rsidR="008C63EB" w:rsidRPr="00E82CBE" w:rsidRDefault="008C63EB" w:rsidP="000B22E7">
      <w:pPr>
        <w:pStyle w:val="NoSpacing"/>
        <w:rPr>
          <w:color w:val="FF0000"/>
        </w:rPr>
      </w:pPr>
      <w:commentRangeStart w:id="0"/>
      <w:r w:rsidRPr="008C63EB">
        <w:rPr>
          <w:color w:val="FF0000"/>
        </w:rPr>
        <w:t>Still needs title page, declaration, conten</w:t>
      </w:r>
      <w:r>
        <w:rPr>
          <w:color w:val="FF0000"/>
        </w:rPr>
        <w:t xml:space="preserve">ts page, list of abbreviations, proper formatting and comprehensive referencing and figures.  </w:t>
      </w:r>
      <w:commentRangeEnd w:id="0"/>
      <w:r w:rsidR="00C06068">
        <w:rPr>
          <w:rStyle w:val="CommentReference"/>
        </w:rPr>
        <w:commentReference w:id="0"/>
      </w:r>
    </w:p>
    <w:p w14:paraId="1EE7B694" w14:textId="0ED7609D" w:rsidR="00955575" w:rsidRDefault="000D3440" w:rsidP="000B22E7">
      <w:pPr>
        <w:pStyle w:val="NoSpacing"/>
      </w:pPr>
      <w:r>
        <w:t>Introduction:</w:t>
      </w:r>
      <w:r w:rsidR="008D6F04">
        <w:t xml:space="preserve"> </w:t>
      </w:r>
    </w:p>
    <w:p w14:paraId="284A1BBC" w14:textId="71EF6FD6" w:rsidR="000D3440" w:rsidRDefault="00676438" w:rsidP="00C6501D">
      <w:pPr>
        <w:pStyle w:val="NoSpacing"/>
      </w:pPr>
      <w:del w:id="2" w:author="Michelle Hill" w:date="2016-02-22T16:25:00Z">
        <w:r w:rsidDel="009B28BD">
          <w:delText xml:space="preserve">Alike most cancers, </w:delText>
        </w:r>
      </w:del>
      <w:proofErr w:type="gramStart"/>
      <w:r>
        <w:t>metastasis</w:t>
      </w:r>
      <w:proofErr w:type="gramEnd"/>
      <w:r>
        <w:t xml:space="preserve"> arising from advanced cancers increases mortality rates, recurrences and prolonged treatments which </w:t>
      </w:r>
      <w:r w:rsidR="00E84F03">
        <w:t>further decreases survival</w:t>
      </w:r>
      <w:r>
        <w:t xml:space="preserve">. </w:t>
      </w:r>
      <w:r w:rsidR="0037691C">
        <w:t>A small fraction, reported as 10-15%,</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w:t>
      </w:r>
      <w:r w:rsidR="00A67F36">
        <w:t>own</w:t>
      </w:r>
      <w:r w:rsidR="00C6501D">
        <w:t xml:space="preserve">.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xml:space="preserve">. </w:t>
      </w:r>
      <w:commentRangeStart w:id="3"/>
      <w:r w:rsidR="00DE2386">
        <w:t>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commentRangeEnd w:id="3"/>
      <w:r w:rsidR="009B28BD">
        <w:rPr>
          <w:rStyle w:val="CommentReference"/>
        </w:rPr>
        <w:commentReference w:id="3"/>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 xml:space="preserve">structural </w:t>
      </w:r>
      <w:proofErr w:type="gramStart"/>
      <w:r w:rsidR="0088196B" w:rsidRPr="0037691C">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F9A45DB" w14:textId="77777777" w:rsidR="000A7372" w:rsidRDefault="000A7372"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w:t>
      </w:r>
      <w:r w:rsidR="00BE364C">
        <w:lastRenderedPageBreak/>
        <w:t>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commentRangeStart w:id="4"/>
      <w:commentRangeStart w:id="5"/>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commentRangeEnd w:id="4"/>
      <w:r w:rsidR="00A67F36">
        <w:rPr>
          <w:rStyle w:val="CommentReference"/>
        </w:rPr>
        <w:commentReference w:id="4"/>
      </w:r>
      <w:commentRangeEnd w:id="5"/>
      <w:r w:rsidR="00772431">
        <w:rPr>
          <w:rStyle w:val="CommentReference"/>
        </w:rPr>
        <w:commentReference w:id="5"/>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120FC7B3"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w:t>
      </w:r>
      <w:r w:rsidR="00A67F36">
        <w:t>Polymerase I and Transcript Release F</w:t>
      </w:r>
      <w:r w:rsidR="003C0F3F">
        <w:t xml:space="preserve">actor (PTRF or cavin-1), Serum Deprivation Response (SDPR or cavin-2), </w:t>
      </w:r>
      <w:proofErr w:type="spellStart"/>
      <w:r w:rsidR="00FD233F">
        <w:t>S</w:t>
      </w:r>
      <w:r w:rsidR="00FD233F">
        <w:rPr>
          <w:color w:val="000000"/>
          <w:shd w:val="clear" w:color="auto" w:fill="FFFFFF"/>
        </w:rPr>
        <w:t>dr</w:t>
      </w:r>
      <w:proofErr w:type="spellEnd"/>
      <w:r w:rsidR="00FD233F">
        <w:rPr>
          <w:color w:val="000000"/>
          <w:shd w:val="clear" w:color="auto" w:fill="FFFFFF"/>
        </w:rPr>
        <w:t>-</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 (SRBC or cavin-3)</w:t>
      </w:r>
      <w:r w:rsidR="00FD233F">
        <w:t xml:space="preserve"> and Muscle Related Coiled-Coil </w:t>
      </w:r>
      <w:proofErr w:type="gramStart"/>
      <w:r w:rsidR="00FD233F">
        <w:t>protein</w:t>
      </w:r>
      <w:r w:rsidR="00FD233F" w:rsidRPr="00FD233F">
        <w:t>(</w:t>
      </w:r>
      <w:proofErr w:type="gramEnd"/>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8F6455D" w14:textId="5C6F2836" w:rsidR="008C63EB" w:rsidRPr="008C63EB" w:rsidRDefault="008C63EB" w:rsidP="000B1C75">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697D24B5"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w:t>
      </w:r>
      <w:ins w:id="6" w:author="Michelle Hill" w:date="2016-02-22T16:32:00Z">
        <w:r w:rsidR="009B28BD">
          <w:t>out</w:t>
        </w:r>
      </w:ins>
      <w:del w:id="7" w:author="Michelle Hill" w:date="2016-02-22T16:32:00Z">
        <w:r w:rsidR="00D1114B" w:rsidDel="009B28BD">
          <w:delText>down</w:delText>
        </w:r>
      </w:del>
      <w:r w:rsidR="00D1114B">
        <w:t xml:space="preserve">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caveolae formation initiates.</w:t>
      </w:r>
      <w:r w:rsidR="00FE140F">
        <w:t xml:space="preserve"> Overexpressing cavin-2 in HeLa cell lines, which includes natural CAV-1, was found to increase membrane tubule formation from the caveolae. So,</w:t>
      </w:r>
      <w:r w:rsidR="00E43DF0">
        <w:t xml:space="preserve"> </w:t>
      </w:r>
      <w:r w:rsidR="00FE140F">
        <w:t>w</w:t>
      </w:r>
      <w:r w:rsidR="00F71F0A">
        <w:t>hile cavin-2 presence</w:t>
      </w:r>
      <w:r w:rsidR="00FE140F">
        <w:t xml:space="preserve"> may</w:t>
      </w:r>
      <w:r w:rsidR="00F71F0A">
        <w:t xml:space="preserve"> not </w:t>
      </w:r>
      <w:r w:rsidR="00FE140F">
        <w:t xml:space="preserve">be </w:t>
      </w:r>
      <w:r w:rsidR="00F71F0A">
        <w:t xml:space="preserve">mandatory, its addition to these </w:t>
      </w:r>
      <w:r w:rsidR="00D7000B">
        <w:t>complexes</w:t>
      </w:r>
      <w:r w:rsidR="000B22E7">
        <w:t xml:space="preserve"> </w:t>
      </w:r>
      <w:r w:rsidR="00D7000B">
        <w:t>affects</w:t>
      </w:r>
      <w:r w:rsidR="00E86B3E">
        <w:t xml:space="preserve"> size and </w:t>
      </w:r>
      <w:r w:rsidR="00E86B3E" w:rsidRPr="00FE140F">
        <w:t>tabulation of caveolae</w:t>
      </w:r>
      <w:r w:rsidR="00CB2E0D" w:rsidRPr="00FE140F">
        <w:t xml:space="preserve">. </w:t>
      </w:r>
      <w:r w:rsidR="00E86B3E">
        <w:t>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754225F4"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w:t>
      </w:r>
      <w:r w:rsidR="00C7078A">
        <w:t>-</w:t>
      </w:r>
      <w:r>
        <w:t>methylation</w:t>
      </w:r>
      <w:r w:rsidR="00875CC7">
        <w:t xml:space="preserve">, allowing for the establishment a caveolin-positive/cavin-negative cell type, thus permitting for the aforementioned phenotype. </w:t>
      </w:r>
      <w:r w:rsidR="0009785B">
        <w:t>It was found that the addition of cavin</w:t>
      </w:r>
      <w:r w:rsidR="00FE140F">
        <w:t>-1</w:t>
      </w:r>
      <w:r w:rsidR="0009785B">
        <w:t xml:space="preserve"> to non-</w:t>
      </w:r>
      <w:proofErr w:type="spellStart"/>
      <w:r w:rsidR="0009785B">
        <w:t>caveolar</w:t>
      </w:r>
      <w:proofErr w:type="spellEnd"/>
      <w:r w:rsidR="0009785B">
        <w:t xml:space="preserve"> caveolin re-establishes the normal system and truncates the tumour promoting role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w:t>
      </w:r>
      <w:r w:rsidR="004061C8">
        <w:lastRenderedPageBreak/>
        <w:t>tumour promoting function of the caveolin by physically hindering the interaction</w:t>
      </w:r>
      <w:r w:rsidR="00BF797C">
        <w:t xml:space="preserve"> by 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sorting.</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1D984E54" w14:textId="77777777" w:rsidR="004422AA" w:rsidRDefault="004422AA" w:rsidP="004422AA">
      <w:pPr>
        <w:pStyle w:val="NoSpacing"/>
        <w:ind w:firstLine="142"/>
      </w:pPr>
      <w:r>
        <w:t>MicroRNAs in Cancer</w:t>
      </w:r>
    </w:p>
    <w:p w14:paraId="77019DE4" w14:textId="17899E63" w:rsidR="004422AA" w:rsidRDefault="004422AA" w:rsidP="004422AA">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To exemplify this, overexpression and knockdown studies on multiple miRNAs reveals this detriment on cell function. In particular, the miRNAs that dictate differentiation, replication and adhesion had been implicated in cancer-like prope</w:t>
      </w:r>
      <w:r w:rsidRPr="00A110F5">
        <w:t xml:space="preserve">rties. For instance, miR-125a was found to target STAT3, in the JAK/STAT pathway, which regulates growth and invasion. Hereby its overexpression, excretion and absorption into other cells down-regulates pro-cancer activity by degradation of the STAT3 transcript in both the host cell and the recipient. </w:t>
      </w:r>
      <w:r>
        <w:t>Most relevant to this project is the miRNAs found to be reabsorbed after export in other cell types to induce metastasis and angiogenesis</w:t>
      </w:r>
      <w:r w:rsidR="00677AC3">
        <w:t xml:space="preserve">. </w:t>
      </w:r>
    </w:p>
    <w:p w14:paraId="2F667DCE" w14:textId="3522D024" w:rsidR="008C63EB" w:rsidRPr="00E82CBE" w:rsidRDefault="008C63EB" w:rsidP="004422AA">
      <w:pPr>
        <w:pStyle w:val="NoSpacing"/>
        <w:ind w:firstLine="142"/>
        <w:rPr>
          <w:color w:val="FF0000"/>
        </w:rPr>
      </w:pPr>
      <w:r w:rsidRPr="00E82CBE">
        <w:rPr>
          <w:color w:val="FF0000"/>
        </w:rPr>
        <w:t xml:space="preserve">Maybe include a figure showing the process of miRNA excretion and its action in the recipient cell which will also detail its general function. </w:t>
      </w:r>
      <w:r w:rsidR="00E82CBE" w:rsidRPr="00E82CBE">
        <w:rPr>
          <w:color w:val="FF0000"/>
        </w:rPr>
        <w:t xml:space="preserve">Sort of like </w:t>
      </w:r>
      <w:r w:rsidR="00E82CBE">
        <w:rPr>
          <w:color w:val="FF0000"/>
        </w:rPr>
        <w:t xml:space="preserve">the one below by will include more detail of the miRNA </w:t>
      </w:r>
      <w:proofErr w:type="spellStart"/>
      <w:r w:rsidR="00E82CBE">
        <w:rPr>
          <w:color w:val="FF0000"/>
        </w:rPr>
        <w:t>degration</w:t>
      </w:r>
      <w:proofErr w:type="spellEnd"/>
      <w:r w:rsidR="00E82CBE">
        <w:rPr>
          <w:color w:val="FF0000"/>
        </w:rPr>
        <w:t xml:space="preserve"> or inhibition process. </w:t>
      </w:r>
    </w:p>
    <w:p w14:paraId="14132892" w14:textId="37A674FB" w:rsidR="004422AA" w:rsidRDefault="008C63EB" w:rsidP="004422AA">
      <w:pPr>
        <w:pStyle w:val="NoSpacing"/>
        <w:ind w:firstLine="142"/>
      </w:pPr>
      <w:r>
        <w:rPr>
          <w:noProof/>
          <w:lang w:eastAsia="en-AU"/>
        </w:rPr>
        <w:drawing>
          <wp:inline distT="0" distB="0" distL="0" distR="0" wp14:anchorId="07E287C5" wp14:editId="4968B69B">
            <wp:extent cx="6645910" cy="5029665"/>
            <wp:effectExtent l="0" t="0" r="2540" b="0"/>
            <wp:docPr id="1" name="Picture 1" descr="Ijms 14 14240f1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ms 14 14240f1 10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5910" cy="5029665"/>
                    </a:xfrm>
                    <a:prstGeom prst="rect">
                      <a:avLst/>
                    </a:prstGeom>
                    <a:noFill/>
                    <a:ln>
                      <a:noFill/>
                    </a:ln>
                  </pic:spPr>
                </pic:pic>
              </a:graphicData>
            </a:graphic>
          </wp:inline>
        </w:drawing>
      </w:r>
    </w:p>
    <w:p w14:paraId="2641099A" w14:textId="0B085289" w:rsidR="00A26B25" w:rsidRDefault="00A26B25" w:rsidP="000B1C75">
      <w:pPr>
        <w:pStyle w:val="NoSpacing"/>
        <w:ind w:firstLine="142"/>
      </w:pPr>
      <w:r>
        <w:lastRenderedPageBreak/>
        <w:t xml:space="preserve">Cavin-1 governs export of proteins and miRNAs. </w:t>
      </w:r>
    </w:p>
    <w:p w14:paraId="59531AE6" w14:textId="1CF14AA1"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0E02E5">
        <w:t>limited to</w:t>
      </w:r>
      <w:r w:rsidR="00B6201C">
        <w:t xml:space="preserve">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Pr="008C63EB" w:rsidRDefault="000D57B2" w:rsidP="000B1C75">
      <w:pPr>
        <w:pStyle w:val="NoSpacing"/>
        <w:ind w:firstLine="142"/>
        <w:rPr>
          <w:color w:val="FF0000"/>
        </w:rPr>
      </w:pP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72F1DFA9" w:rsidR="00576229" w:rsidRDefault="008A7C7E" w:rsidP="00955575">
      <w:pPr>
        <w:pStyle w:val="NoSpacing"/>
        <w:ind w:firstLine="142"/>
      </w:pPr>
      <w:r>
        <w:t>This project will assess the hypothesis that miRNAs are selectively exported via exos</w:t>
      </w:r>
      <w:r w:rsidR="001F13CB">
        <w:t>omes</w:t>
      </w:r>
      <w:ins w:id="8" w:author="Michelle Hill" w:date="2016-02-22T16:37:00Z">
        <w:r w:rsidR="00C06068">
          <w:t xml:space="preserve"> through RNA-chaperon proteins in lipid raft membranes. I will use the established cavin-1 PC3 cell line model to evaluate this hypothesis.</w:t>
        </w:r>
      </w:ins>
      <w:del w:id="9" w:author="Michelle Hill" w:date="2016-02-22T16:38:00Z">
        <w:r w:rsidR="001F13CB" w:rsidDel="00C06068">
          <w:delText>, and that cavin-1 is</w:delText>
        </w:r>
        <w:r w:rsidDel="00C06068">
          <w:delText xml:space="preserve"> somewhat responsible for this in a PC3 model. </w:delText>
        </w:r>
        <w:r w:rsidR="00C2190A" w:rsidDel="00C06068">
          <w:delText xml:space="preserve">As the cavins don’t directly mediate the </w:delText>
        </w:r>
        <w:r w:rsidR="00D36E5D" w:rsidDel="00C06068">
          <w:delText xml:space="preserve">export of miRNAs, it is hypothesed that any found miRNA ESCRT proteins will also be differentially regulated </w:delText>
        </w:r>
        <w:r w:rsidR="0005701C" w:rsidDel="00C06068">
          <w:delText xml:space="preserve">in response to </w:delText>
        </w:r>
        <w:r w:rsidR="001F13CB" w:rsidDel="00C06068">
          <w:delText>cavin-1</w:delText>
        </w:r>
        <w:r w:rsidR="0005701C" w:rsidDel="00C06068">
          <w:delText xml:space="preserve"> similar </w:delText>
        </w:r>
        <w:r w:rsidR="00D36E5D" w:rsidDel="00C06068">
          <w:delText>to the miRNAs exported.</w:delText>
        </w:r>
      </w:del>
    </w:p>
    <w:p w14:paraId="6FA7AF64" w14:textId="06DC29DD" w:rsidR="008A7C7E" w:rsidRDefault="000A7372" w:rsidP="00955575">
      <w:pPr>
        <w:pStyle w:val="NoSpacing"/>
        <w:ind w:firstLine="142"/>
      </w:pPr>
      <w:r w:rsidRPr="000A7372">
        <w:rPr>
          <w:color w:val="FF0000"/>
        </w:rPr>
        <w:t>Include a figure detailing the proposed mechanism, potentially</w:t>
      </w:r>
      <w:r>
        <w:t xml:space="preserve">. </w:t>
      </w:r>
    </w:p>
    <w:p w14:paraId="0BF310E7" w14:textId="77777777" w:rsidR="000A7372" w:rsidRDefault="000A7372"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0BE7DE6D" w:rsidR="001F13CB" w:rsidRPr="00FF2AC4" w:rsidRDefault="009E73DA" w:rsidP="001F13CB">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w:t>
      </w:r>
      <w:r w:rsidR="00E6222F">
        <w:t>by</w:t>
      </w:r>
      <w:r>
        <w:t xml:space="preserve">,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commentRangeStart w:id="10"/>
      <w:commentRangeStart w:id="11"/>
      <w:r w:rsidR="00E64A8C">
        <w:t>Which</w:t>
      </w:r>
      <w:commentRangeEnd w:id="10"/>
      <w:r w:rsidR="00621FB1">
        <w:rPr>
          <w:rStyle w:val="CommentReference"/>
        </w:rPr>
        <w:commentReference w:id="10"/>
      </w:r>
      <w:commentRangeEnd w:id="11"/>
      <w:r w:rsidR="009B28BD">
        <w:rPr>
          <w:rStyle w:val="CommentReference"/>
        </w:rPr>
        <w:commentReference w:id="11"/>
      </w:r>
      <w:r w:rsidR="00E64A8C">
        <w:t xml:space="preserve"> microRNAs are selectively exported?</w:t>
      </w:r>
    </w:p>
    <w:p w14:paraId="47988903" w14:textId="2EDCAB32"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532523E5" w:rsidR="00E64A8C" w:rsidRDefault="00C36BC9" w:rsidP="00E64A8C">
      <w:pPr>
        <w:pStyle w:val="NoSpacing"/>
        <w:ind w:firstLine="142"/>
      </w:pPr>
      <w:r>
        <w:t xml:space="preserve">Bioinformatics analysis: </w:t>
      </w:r>
    </w:p>
    <w:p w14:paraId="711C4E61" w14:textId="137B4C0E"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 xml:space="preserve">es are compiled by </w:t>
      </w:r>
      <w:proofErr w:type="spellStart"/>
      <w:r w:rsidR="00764014">
        <w:t>bioinformatia</w:t>
      </w:r>
      <w:r w:rsidR="002F77D8">
        <w:t>ns</w:t>
      </w:r>
      <w:proofErr w:type="spellEnd"/>
      <w:r w:rsidR="002F77D8">
        <w:t xml:space="preserve"> and statisticians that run specific formulas related to a certain topic or required analyses. </w:t>
      </w:r>
      <w:commentRangeStart w:id="12"/>
      <w:r w:rsidR="002F77D8">
        <w:t xml:space="preserve">DESeq2 and </w:t>
      </w:r>
      <w:proofErr w:type="spellStart"/>
      <w:r w:rsidR="002F77D8">
        <w:t>edgeR</w:t>
      </w:r>
      <w:proofErr w:type="spellEnd"/>
      <w:r w:rsidR="002F77D8">
        <w:t xml:space="preserve"> packages </w:t>
      </w:r>
      <w:commentRangeEnd w:id="12"/>
      <w:r w:rsidR="00B5477A">
        <w:rPr>
          <w:rStyle w:val="CommentReference"/>
        </w:rPr>
        <w:commentReference w:id="12"/>
      </w:r>
      <w:r w:rsidR="002F77D8">
        <w:t>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r w:rsidR="009269D1">
        <w:t>Differentially exported miRNAs for further analysis will be considered based on statistical significance</w:t>
      </w:r>
      <w:r w:rsidR="00B5477A">
        <w:t xml:space="preserve"> and magnitude of fold change.   </w:t>
      </w:r>
      <w:r w:rsidR="009269D1">
        <w:t xml:space="preserve"> </w:t>
      </w:r>
    </w:p>
    <w:p w14:paraId="46DA58F3" w14:textId="463FD60C" w:rsidR="00220796" w:rsidRDefault="00220796" w:rsidP="00E64A8C">
      <w:pPr>
        <w:pStyle w:val="NoSpacing"/>
        <w:ind w:firstLine="142"/>
      </w:pPr>
      <w:commentRangeStart w:id="13"/>
      <w:r>
        <w:t>RT-qPCR</w:t>
      </w:r>
      <w:commentRangeEnd w:id="13"/>
      <w:r w:rsidR="00C06068">
        <w:rPr>
          <w:rStyle w:val="CommentReference"/>
        </w:rPr>
        <w:commentReference w:id="13"/>
      </w:r>
      <w:r>
        <w:t xml:space="preserve">: </w:t>
      </w:r>
    </w:p>
    <w:p w14:paraId="41932D5B" w14:textId="2FD6C9F4" w:rsidR="00220796" w:rsidRDefault="00220796" w:rsidP="00E64A8C">
      <w:pPr>
        <w:pStyle w:val="NoSpacing"/>
        <w:ind w:firstLine="142"/>
      </w:pPr>
      <w:r>
        <w:lastRenderedPageBreak/>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621FB1">
        <w:t xml:space="preserve">Analysis via delta </w:t>
      </w:r>
      <w:proofErr w:type="spellStart"/>
      <w:r w:rsidR="00621FB1">
        <w:t>delta</w:t>
      </w:r>
      <w:proofErr w:type="spellEnd"/>
      <w:r w:rsidR="00621FB1">
        <w:t xml:space="preserve"> Ct?</w:t>
      </w:r>
      <w:r w:rsidR="007C50D4">
        <w:t xml:space="preserve"> </w:t>
      </w:r>
      <w:commentRangeStart w:id="14"/>
      <w:r w:rsidR="00406852" w:rsidRPr="00406852">
        <w:rPr>
          <w:color w:val="FF0000"/>
        </w:rPr>
        <w:t>Then what do you expect?</w:t>
      </w:r>
      <w:r w:rsidR="007C50D4" w:rsidRPr="00406852">
        <w:rPr>
          <w:color w:val="FF0000"/>
        </w:rPr>
        <w:t xml:space="preserve"> </w:t>
      </w:r>
      <w:commentRangeEnd w:id="14"/>
      <w:r w:rsidR="00C06068">
        <w:rPr>
          <w:rStyle w:val="CommentReference"/>
        </w:rPr>
        <w:commentReference w:id="14"/>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43349A31" w:rsidR="000072CF" w:rsidRDefault="00B26892" w:rsidP="00AC5F20">
      <w:pPr>
        <w:pStyle w:val="NoSpacing"/>
      </w:pPr>
      <w:r>
        <w:t>Analysing the differentially exported miRNAs, as per aim 1, based on common binding partners can reveal the escort or chaperone proteins that are mediating export.</w:t>
      </w:r>
      <w:r w:rsidR="009E02AC">
        <w:t xml:space="preserve"> This section will find proteins that are present in the lipid raft fraction and exosomes that possess RNA-binding abilities.</w:t>
      </w:r>
      <w:r>
        <w:t xml:space="preserve">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5E0E57E0" w:rsidR="008A2BE6" w:rsidRDefault="00621FB1" w:rsidP="000072CF">
      <w:pPr>
        <w:pStyle w:val="NoSpacing"/>
        <w:ind w:firstLine="142"/>
      </w:pPr>
      <w:r>
        <w:t>Identify correlated proteins with RNA-binding ability</w:t>
      </w:r>
      <w:r w:rsidR="005418A0">
        <w:t xml:space="preserve">: </w:t>
      </w:r>
    </w:p>
    <w:p w14:paraId="544E4673" w14:textId="76543397" w:rsidR="00B5477A" w:rsidRDefault="009E02AC" w:rsidP="000072CF">
      <w:pPr>
        <w:pStyle w:val="NoSpacing"/>
        <w:ind w:firstLine="142"/>
      </w:pPr>
      <w:r>
        <w:t xml:space="preserve">Prep of the proteomic data: Subcellular fractionation for lipid raft? Followed by mass spec? Not sure. </w:t>
      </w:r>
    </w:p>
    <w:p w14:paraId="18977265" w14:textId="77777777" w:rsidR="00D166EC" w:rsidRDefault="009E02AC" w:rsidP="000072CF">
      <w:pPr>
        <w:pStyle w:val="NoSpacing"/>
        <w:ind w:firstLine="142"/>
      </w:pPr>
      <w:r>
        <w:t xml:space="preserve">Identify differentially expressed proteins that contain </w:t>
      </w:r>
      <w:r w:rsidR="002268C8">
        <w:t xml:space="preserve">RNA-binding ability. As chaperones bind to the miRNA and sequester them into the exosome fraction, it would be expected to be more abundantly present in the exosome fraction </w:t>
      </w:r>
      <w:r w:rsidR="003865E7">
        <w:t xml:space="preserve">when the miRNAs are present. </w:t>
      </w:r>
      <w:r w:rsidR="00CB48DA">
        <w:t xml:space="preserve">Performing a gene ontology </w:t>
      </w:r>
      <w:r w:rsidR="00B54491">
        <w:t>assessment</w:t>
      </w:r>
      <w:r w:rsidR="00CB48DA">
        <w:t xml:space="preserve"> for molecular function </w:t>
      </w:r>
      <w:r w:rsidR="00B54491">
        <w:t>of these differentially found proteins will reveal the molecular properties relating to these, such as RNA-binding ability.</w:t>
      </w:r>
    </w:p>
    <w:p w14:paraId="74D57138" w14:textId="65FC7779" w:rsidR="00621FB1" w:rsidRDefault="00621FB1" w:rsidP="00D166EC">
      <w:pPr>
        <w:pStyle w:val="NoSpacing"/>
        <w:ind w:firstLine="142"/>
      </w:pPr>
      <w:r>
        <w:t xml:space="preserve">RT-qPCR of mRNA targets: </w:t>
      </w:r>
    </w:p>
    <w:p w14:paraId="7FDF0EA4" w14:textId="2868AB8D" w:rsidR="00621FB1" w:rsidRPr="00C417BC" w:rsidRDefault="00621FB1" w:rsidP="00D166EC">
      <w:pPr>
        <w:pStyle w:val="NoSpacing"/>
        <w:ind w:firstLine="142"/>
        <w:rPr>
          <w:color w:val="FF0000"/>
        </w:rPr>
      </w:pPr>
      <w:r w:rsidRPr="00C417BC">
        <w:rPr>
          <w:color w:val="FF0000"/>
        </w:rPr>
        <w:t>Set up for RT-qPCR</w:t>
      </w:r>
      <w:r w:rsidR="00C417BC" w:rsidRPr="00C417BC">
        <w:rPr>
          <w:color w:val="FF0000"/>
        </w:rPr>
        <w:t xml:space="preserve">, analysis and expectations. Used to verify that the potential binding proteins are in fact present and able to bind. </w:t>
      </w:r>
    </w:p>
    <w:p w14:paraId="2F6CFC63" w14:textId="15EBB6F0" w:rsidR="00C417BC" w:rsidRPr="00C417BC" w:rsidRDefault="00C417BC" w:rsidP="00D166EC">
      <w:pPr>
        <w:pStyle w:val="NoSpacing"/>
        <w:ind w:firstLine="142"/>
        <w:rPr>
          <w:color w:val="0070C0"/>
        </w:rPr>
      </w:pPr>
      <w:r w:rsidRPr="00C417BC">
        <w:rPr>
          <w:color w:val="0070C0"/>
        </w:rPr>
        <w:t>MAYBEEE: Motif discovery of selectively exported miRNAs:</w:t>
      </w:r>
    </w:p>
    <w:p w14:paraId="528A1245" w14:textId="246B7D0C" w:rsidR="00C417BC" w:rsidRPr="00C417BC" w:rsidRDefault="00C417BC" w:rsidP="00D166EC">
      <w:pPr>
        <w:pStyle w:val="NoSpacing"/>
        <w:ind w:firstLine="142"/>
        <w:rPr>
          <w:color w:val="0070C0"/>
        </w:rPr>
      </w:pPr>
      <w:r w:rsidRPr="00C417BC">
        <w:rPr>
          <w:color w:val="0070C0"/>
        </w:rPr>
        <w:t xml:space="preserve">For the miRNAs to be able to be exported selectively, there would be a specific motif to bind to. If we assume that all the miRNAs bind to the same chaperone/escort, there would need to be a shared motif of the selectively exported miRNAs. </w:t>
      </w:r>
    </w:p>
    <w:p w14:paraId="110820CD" w14:textId="77777777" w:rsidR="00621FB1" w:rsidRDefault="00621FB1" w:rsidP="00621FB1">
      <w:pPr>
        <w:pStyle w:val="NoSpacing"/>
        <w:ind w:firstLine="142"/>
        <w:rPr>
          <w:color w:val="FF0000"/>
        </w:rPr>
      </w:pPr>
      <w:r w:rsidRPr="00621FB1">
        <w:rPr>
          <w:color w:val="FF0000"/>
        </w:rPr>
        <w:t xml:space="preserve">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621FB1">
        <w:rPr>
          <w:color w:val="FF0000"/>
        </w:rPr>
        <w:t>gibbs</w:t>
      </w:r>
      <w:proofErr w:type="spellEnd"/>
      <w:proofErr w:type="gramEnd"/>
      <w:r w:rsidRPr="00621FB1">
        <w:rPr>
          <w:color w:val="FF0000"/>
        </w:rPr>
        <w:t xml:space="preserve"> sampling) to find shared </w:t>
      </w:r>
      <w:r>
        <w:rPr>
          <w:color w:val="FF0000"/>
        </w:rPr>
        <w:t>motif on</w:t>
      </w:r>
      <w:r w:rsidRPr="00621FB1">
        <w:rPr>
          <w:color w:val="FF0000"/>
        </w:rPr>
        <w:t xml:space="preserve">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2227A548" w14:textId="77777777" w:rsidR="00621FB1" w:rsidRPr="00621FB1" w:rsidRDefault="00621FB1" w:rsidP="00D166EC">
      <w:pPr>
        <w:pStyle w:val="NoSpacing"/>
        <w:ind w:firstLine="142"/>
      </w:pPr>
    </w:p>
    <w:p w14:paraId="35F1F428" w14:textId="77777777" w:rsidR="008C63EB" w:rsidRDefault="00C417BC" w:rsidP="00AC5F20">
      <w:pPr>
        <w:pStyle w:val="NoSpacing"/>
      </w:pPr>
      <w:r>
        <w:t xml:space="preserve">Aim 3: </w:t>
      </w:r>
      <w:r w:rsidR="008C63EB">
        <w:t xml:space="preserve">Assessing the relationship between predicted RNA-binding chaperone and the exported miRNA. </w:t>
      </w:r>
    </w:p>
    <w:p w14:paraId="214D26F0" w14:textId="3857984C" w:rsidR="008C63EB" w:rsidRDefault="00FD45F2" w:rsidP="001854A2">
      <w:pPr>
        <w:pStyle w:val="NoSpacing"/>
        <w:ind w:firstLine="142"/>
        <w:rPr>
          <w:color w:val="FF0000"/>
        </w:rPr>
      </w:pPr>
      <w:r>
        <w:t xml:space="preserve">To verify the activity as a chaperone protein, </w:t>
      </w:r>
      <w:r w:rsidR="001854A2">
        <w:t xml:space="preserve">co-localisation immunofluorescence confocal microscopy will be performed. </w:t>
      </w:r>
      <w:r w:rsidR="001854A2" w:rsidRPr="001854A2">
        <w:rPr>
          <w:color w:val="FF0000"/>
        </w:rPr>
        <w:t xml:space="preserve">I feel like there should be a second method here, such as co-purification or a pull down. </w:t>
      </w:r>
    </w:p>
    <w:p w14:paraId="05B6FACE" w14:textId="57C0595F" w:rsidR="00C7078A" w:rsidRDefault="00C7078A" w:rsidP="001854A2">
      <w:pPr>
        <w:pStyle w:val="NoSpacing"/>
        <w:ind w:firstLine="142"/>
      </w:pPr>
      <w:r>
        <w:rPr>
          <w:color w:val="FF0000"/>
        </w:rPr>
        <w:t xml:space="preserve">I need to look up how to do these. </w:t>
      </w:r>
    </w:p>
    <w:p w14:paraId="66468838" w14:textId="1E307CD2" w:rsidR="00B26892" w:rsidRDefault="00C417BC" w:rsidP="00AC5F20">
      <w:pPr>
        <w:pStyle w:val="NoSpacing"/>
      </w:pPr>
      <w:r>
        <w:t xml:space="preserve"> </w:t>
      </w:r>
    </w:p>
    <w:p w14:paraId="0DFC87DF" w14:textId="45315968" w:rsidR="00750294" w:rsidRPr="008C63EB" w:rsidRDefault="00152958" w:rsidP="00AC5F20">
      <w:pPr>
        <w:pStyle w:val="NoSpacing"/>
        <w:rPr>
          <w:color w:val="FF0000"/>
        </w:rPr>
      </w:pPr>
      <w:r w:rsidRPr="008C63EB">
        <w:rPr>
          <w:color w:val="FF0000"/>
        </w:rPr>
        <w:t>Timetable</w:t>
      </w:r>
      <w:r w:rsidR="00DF03D2" w:rsidRPr="008C63EB">
        <w:rPr>
          <w:color w:val="FF0000"/>
        </w:rPr>
        <w:t xml:space="preserve"> of events. </w:t>
      </w:r>
      <w:r w:rsidR="008C63EB" w:rsidRPr="008C63EB">
        <w:rPr>
          <w:color w:val="FF0000"/>
        </w:rPr>
        <w:t xml:space="preserve">Needs to be updated if proposed methods are added.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2C85BA69" w:rsidR="00406852" w:rsidRPr="001854A2" w:rsidRDefault="008C63EB" w:rsidP="00AC5F20">
      <w:pPr>
        <w:pStyle w:val="NoSpacing"/>
        <w:rPr>
          <w:color w:val="FF0000"/>
        </w:rPr>
      </w:pPr>
      <w:r w:rsidRPr="001854A2">
        <w:rPr>
          <w:color w:val="FF0000"/>
        </w:rPr>
        <w:t xml:space="preserve">Significance and overall expectations: </w:t>
      </w:r>
    </w:p>
    <w:p w14:paraId="137A6617" w14:textId="03E4FFA6" w:rsidR="001854A2" w:rsidRDefault="001854A2" w:rsidP="00AC5F20">
      <w:pPr>
        <w:pStyle w:val="NoSpacing"/>
        <w:rPr>
          <w:color w:val="FF0000"/>
        </w:rPr>
      </w:pPr>
      <w:r w:rsidRPr="001854A2">
        <w:rPr>
          <w:color w:val="FF0000"/>
        </w:rPr>
        <w:t xml:space="preserve">It’s been scattered throughout the proposal; will need to remove it and put more emphasis on the significance here. </w:t>
      </w:r>
    </w:p>
    <w:p w14:paraId="03302F97" w14:textId="73938AF5" w:rsidR="001854A2" w:rsidRDefault="001854A2" w:rsidP="00AC5F20">
      <w:pPr>
        <w:pStyle w:val="NoSpacing"/>
        <w:rPr>
          <w:color w:val="FF0000"/>
        </w:rPr>
      </w:pPr>
      <w:r>
        <w:rPr>
          <w:color w:val="FF0000"/>
        </w:rPr>
        <w:lastRenderedPageBreak/>
        <w:t xml:space="preserve">Mention the significance in relation to prostate cancer, with a potential translation to other metastasising </w:t>
      </w:r>
      <w:r w:rsidR="001679A1">
        <w:rPr>
          <w:color w:val="FF0000"/>
        </w:rPr>
        <w:t xml:space="preserve">cancers due to the occurrence of this system (caveolin positive, non-cavin expression). </w:t>
      </w:r>
    </w:p>
    <w:p w14:paraId="297934E8" w14:textId="09689399" w:rsidR="000A7372" w:rsidRPr="001854A2" w:rsidRDefault="000A7372" w:rsidP="00AC5F20">
      <w:pPr>
        <w:pStyle w:val="NoSpacing"/>
        <w:rPr>
          <w:color w:val="FF0000"/>
        </w:rPr>
      </w:pPr>
      <w:r>
        <w:rPr>
          <w:color w:val="FF0000"/>
        </w:rPr>
        <w:t xml:space="preserve">Talk about relevance in terms of the cellular/molecular systems, IE miRNA export and </w:t>
      </w:r>
      <w:proofErr w:type="spellStart"/>
      <w:r>
        <w:rPr>
          <w:color w:val="FF0000"/>
        </w:rPr>
        <w:t>exosomal</w:t>
      </w:r>
      <w:proofErr w:type="spellEnd"/>
      <w:r>
        <w:rPr>
          <w:color w:val="FF0000"/>
        </w:rPr>
        <w:t xml:space="preserve"> regulation is mostly unknown, despite being important for cancers and other processes.  </w:t>
      </w:r>
    </w:p>
    <w:p w14:paraId="531F41FD" w14:textId="77777777" w:rsidR="008C63EB" w:rsidRDefault="008C63EB" w:rsidP="00AC5F20">
      <w:pPr>
        <w:pStyle w:val="NoSpacing"/>
      </w:pPr>
    </w:p>
    <w:p w14:paraId="23AD86F6" w14:textId="77777777" w:rsidR="008C63EB" w:rsidRDefault="008C63EB"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15"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15"/>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16"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16"/>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17"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17"/>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18"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18"/>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19" w:name="_ENREF_5"/>
      <w:r w:rsidRPr="003C0F3F">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19"/>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20"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20"/>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21"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21"/>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22"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22"/>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23"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23"/>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24"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24"/>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25"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25"/>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26"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26"/>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27"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27"/>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28" w:name="_ENREF_14"/>
      <w:r w:rsidRPr="003C0F3F">
        <w:lastRenderedPageBreak/>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28"/>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29"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29"/>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30"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30"/>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31"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31"/>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32"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32"/>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33"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33"/>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34"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34"/>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35"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35"/>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36"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36"/>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37"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37"/>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38"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38"/>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39"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39"/>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40"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40"/>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41"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41"/>
    <w:p w14:paraId="77E507DE" w14:textId="77777777" w:rsidR="003C0F3F" w:rsidRPr="003C0F3F" w:rsidRDefault="003C0F3F" w:rsidP="003C0F3F">
      <w:pPr>
        <w:pStyle w:val="EndNoteBibliography"/>
      </w:pPr>
    </w:p>
    <w:p w14:paraId="167BD71C" w14:textId="6B339C64"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Hill" w:date="2016-02-22T16:39:00Z" w:initials="MH">
    <w:p w14:paraId="441E47E9" w14:textId="526076BC" w:rsidR="00C06068" w:rsidRDefault="00C06068">
      <w:pPr>
        <w:pStyle w:val="CommentText"/>
      </w:pPr>
      <w:r>
        <w:rPr>
          <w:rStyle w:val="CommentReference"/>
        </w:rPr>
        <w:annotationRef/>
      </w:r>
      <w:bookmarkStart w:id="1" w:name="_GoBack"/>
      <w:bookmarkEnd w:id="1"/>
      <w:r>
        <w:t>Extracellular vesicles and miRNA export</w:t>
      </w:r>
    </w:p>
    <w:p w14:paraId="62D64D4D" w14:textId="77228DF6" w:rsidR="00C06068" w:rsidRDefault="00C06068" w:rsidP="00C06068">
      <w:pPr>
        <w:pStyle w:val="CommentText"/>
        <w:numPr>
          <w:ilvl w:val="0"/>
          <w:numId w:val="2"/>
        </w:numPr>
      </w:pPr>
      <w:r>
        <w:t>What they are, formation mechanisms (mention lipid raft involvement. Introduce miRNA)</w:t>
      </w:r>
    </w:p>
    <w:p w14:paraId="6E8833C7" w14:textId="5CB51A79" w:rsidR="00C06068" w:rsidRDefault="00C06068" w:rsidP="00C06068">
      <w:pPr>
        <w:pStyle w:val="CommentText"/>
        <w:numPr>
          <w:ilvl w:val="0"/>
          <w:numId w:val="2"/>
        </w:numPr>
      </w:pPr>
      <w:r>
        <w:t xml:space="preserve">Why </w:t>
      </w:r>
      <w:proofErr w:type="gramStart"/>
      <w:r>
        <w:t>are they</w:t>
      </w:r>
      <w:proofErr w:type="gramEnd"/>
      <w:r>
        <w:t xml:space="preserve"> important (transfer functional miRNA, proteins. Metastasis, other disease?)</w:t>
      </w:r>
    </w:p>
    <w:p w14:paraId="38E149EA" w14:textId="69430EBF" w:rsidR="00C06068" w:rsidRDefault="00C06068" w:rsidP="00C06068">
      <w:pPr>
        <w:pStyle w:val="CommentText"/>
        <w:numPr>
          <w:ilvl w:val="0"/>
          <w:numId w:val="2"/>
        </w:numPr>
      </w:pPr>
      <w:r>
        <w:t xml:space="preserve">What is still unknown </w:t>
      </w:r>
      <w:proofErr w:type="spellStart"/>
      <w:r>
        <w:t>ie</w:t>
      </w:r>
      <w:proofErr w:type="spellEnd"/>
      <w:r>
        <w:t>. What you want to find out</w:t>
      </w:r>
    </w:p>
    <w:p w14:paraId="0BBBBA1A" w14:textId="77777777" w:rsidR="00C06068" w:rsidRDefault="00C06068" w:rsidP="00C06068">
      <w:pPr>
        <w:pStyle w:val="CommentText"/>
      </w:pPr>
    </w:p>
    <w:p w14:paraId="2A4EF2E9" w14:textId="77777777" w:rsidR="00C06068" w:rsidRDefault="00C06068" w:rsidP="00C06068">
      <w:pPr>
        <w:pStyle w:val="CommentText"/>
      </w:pPr>
      <w:r>
        <w:t xml:space="preserve">Experimental system: </w:t>
      </w:r>
    </w:p>
    <w:p w14:paraId="43DF5169" w14:textId="387F480B" w:rsidR="00C06068" w:rsidRDefault="00C06068" w:rsidP="00C06068">
      <w:pPr>
        <w:pStyle w:val="CommentText"/>
        <w:numPr>
          <w:ilvl w:val="0"/>
          <w:numId w:val="2"/>
        </w:numPr>
      </w:pPr>
      <w:r>
        <w:t xml:space="preserve"> PC3 cells.</w:t>
      </w:r>
    </w:p>
    <w:p w14:paraId="601310D2" w14:textId="2B281582" w:rsidR="00C06068" w:rsidRDefault="00C06068" w:rsidP="00C06068">
      <w:pPr>
        <w:pStyle w:val="CommentText"/>
        <w:numPr>
          <w:ilvl w:val="0"/>
          <w:numId w:val="2"/>
        </w:numPr>
      </w:pPr>
      <w:r>
        <w:t xml:space="preserve"> Cavin and caveolin</w:t>
      </w:r>
    </w:p>
    <w:p w14:paraId="2AC588EC" w14:textId="77777777" w:rsidR="00C06068" w:rsidRDefault="00C06068" w:rsidP="00C06068">
      <w:pPr>
        <w:pStyle w:val="CommentText"/>
      </w:pPr>
    </w:p>
    <w:p w14:paraId="3E70EB1B" w14:textId="53B0D84F" w:rsidR="00C06068" w:rsidRDefault="00C06068" w:rsidP="00C06068">
      <w:pPr>
        <w:pStyle w:val="CommentText"/>
      </w:pPr>
      <w:r>
        <w:t xml:space="preserve">Significance: fundamental cell biology (current thought is that </w:t>
      </w:r>
      <w:proofErr w:type="spellStart"/>
      <w:r>
        <w:t>exosomal</w:t>
      </w:r>
      <w:proofErr w:type="spellEnd"/>
      <w:r>
        <w:t xml:space="preserve"> miRNA simply represent a snapshot of cellular miRNA), cancer and other disease with lipid raft/cholesterol de-regulation.</w:t>
      </w:r>
    </w:p>
  </w:comment>
  <w:comment w:id="3" w:author="Michelle Hill" w:date="2016-02-22T16:33:00Z" w:initials="MH">
    <w:p w14:paraId="00F628CC" w14:textId="5EF2DD5A" w:rsidR="009B28BD" w:rsidRDefault="009B28BD">
      <w:pPr>
        <w:pStyle w:val="CommentText"/>
      </w:pPr>
      <w:r>
        <w:rPr>
          <w:rStyle w:val="CommentReference"/>
        </w:rPr>
        <w:annotationRef/>
      </w:r>
      <w:r>
        <w:t>No. Caveolae have not been linked to exosome formation. Lipid raft domains are implicated due to similar lipid composition and inhibitors (statins, cholesterol depletion) interfering with release.</w:t>
      </w:r>
    </w:p>
  </w:comment>
  <w:comment w:id="4" w:author="Harley Robinson " w:date="2016-02-22T08:33:00Z" w:initials="HR">
    <w:p w14:paraId="3101FAC2" w14:textId="297D9B14" w:rsidR="00A67F36" w:rsidRDefault="00A67F36">
      <w:pPr>
        <w:pStyle w:val="CommentText"/>
      </w:pPr>
      <w:r>
        <w:rPr>
          <w:rStyle w:val="CommentReference"/>
        </w:rPr>
        <w:annotationRef/>
      </w:r>
      <w:r>
        <w:t>I don’t even know if I should include this.</w:t>
      </w:r>
    </w:p>
  </w:comment>
  <w:comment w:id="5" w:author="Harley Robinson " w:date="2016-02-23T09:51:00Z" w:initials="HR">
    <w:p w14:paraId="425A3F66" w14:textId="1B3F164E" w:rsidR="00772431" w:rsidRDefault="00772431">
      <w:pPr>
        <w:pStyle w:val="CommentText"/>
      </w:pPr>
      <w:r>
        <w:rPr>
          <w:rStyle w:val="CommentReference"/>
        </w:rPr>
        <w:annotationRef/>
      </w:r>
    </w:p>
  </w:comment>
  <w:comment w:id="10" w:author="Harley Robinson " w:date="2016-02-22T11:24:00Z" w:initials="HR">
    <w:p w14:paraId="5751147F" w14:textId="5E48F473" w:rsidR="00621FB1" w:rsidRDefault="00621FB1">
      <w:pPr>
        <w:pStyle w:val="CommentText"/>
      </w:pPr>
      <w:r>
        <w:rPr>
          <w:rStyle w:val="CommentReference"/>
        </w:rPr>
        <w:annotationRef/>
      </w:r>
      <w:r>
        <w:t>Should I include a comparison between miRNAs in the cell vs in the exosomes to make sure they are in fact selectively exported and not just sampled?</w:t>
      </w:r>
    </w:p>
  </w:comment>
  <w:comment w:id="11" w:author="Michelle Hill" w:date="2016-02-22T16:35:00Z" w:initials="MH">
    <w:p w14:paraId="1C1ADC3E" w14:textId="40A263C4" w:rsidR="009B28BD" w:rsidRDefault="009B28BD">
      <w:pPr>
        <w:pStyle w:val="CommentText"/>
      </w:pPr>
      <w:r>
        <w:rPr>
          <w:rStyle w:val="CommentReference"/>
        </w:rPr>
        <w:annotationRef/>
      </w:r>
      <w:r>
        <w:t>Yes you should</w:t>
      </w:r>
    </w:p>
  </w:comment>
  <w:comment w:id="12" w:author="Harley Robinson " w:date="2016-02-22T09:52:00Z" w:initials="HR">
    <w:p w14:paraId="7C217466" w14:textId="592750A9" w:rsidR="00B5477A" w:rsidRDefault="00B5477A">
      <w:pPr>
        <w:pStyle w:val="CommentText"/>
      </w:pPr>
      <w:r>
        <w:rPr>
          <w:rStyle w:val="CommentReference"/>
        </w:rPr>
        <w:annotationRef/>
      </w:r>
      <w:r>
        <w:t xml:space="preserve">Should I provide a reason why </w:t>
      </w:r>
      <w:proofErr w:type="spellStart"/>
      <w:r>
        <w:t>Im</w:t>
      </w:r>
      <w:proofErr w:type="spellEnd"/>
      <w:r>
        <w:t xml:space="preserve"> using both?</w:t>
      </w:r>
    </w:p>
  </w:comment>
  <w:comment w:id="13" w:author="Michelle Hill" w:date="2016-02-22T16:36:00Z" w:initials="MH">
    <w:p w14:paraId="56E40897" w14:textId="493274A4" w:rsidR="00C06068" w:rsidRDefault="00C06068">
      <w:pPr>
        <w:pStyle w:val="CommentText"/>
      </w:pPr>
      <w:r>
        <w:rPr>
          <w:rStyle w:val="CommentReference"/>
        </w:rPr>
        <w:annotationRef/>
      </w:r>
      <w:r>
        <w:t>How many targets? Top 3-5 most significant?</w:t>
      </w:r>
    </w:p>
  </w:comment>
  <w:comment w:id="14" w:author="Michelle Hill" w:date="2016-02-22T16:35:00Z" w:initials="MH">
    <w:p w14:paraId="3F2C74F3" w14:textId="411ED527" w:rsidR="00C06068" w:rsidRDefault="00C06068">
      <w:pPr>
        <w:pStyle w:val="CommentText"/>
      </w:pPr>
      <w:r>
        <w:rPr>
          <w:rStyle w:val="CommentReference"/>
        </w:rPr>
        <w:annotationRef/>
      </w:r>
      <w:r>
        <w:t xml:space="preserve">Hopefully the </w:t>
      </w:r>
      <w:proofErr w:type="spellStart"/>
      <w:r>
        <w:t>miRNAseq</w:t>
      </w:r>
      <w:proofErr w:type="spellEnd"/>
      <w:r>
        <w:t xml:space="preserve"> results will be confirm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70EB1B" w15:done="0"/>
  <w15:commentEx w15:paraId="00F628CC" w15:done="0"/>
  <w15:commentEx w15:paraId="3101FAC2" w15:done="0"/>
  <w15:commentEx w15:paraId="425A3F66" w15:paraIdParent="3101FAC2" w15:done="0"/>
  <w15:commentEx w15:paraId="5751147F" w15:done="0"/>
  <w15:commentEx w15:paraId="1C1ADC3E" w15:paraIdParent="5751147F" w15:done="0"/>
  <w15:commentEx w15:paraId="7C217466" w15:done="0"/>
  <w15:commentEx w15:paraId="56E40897" w15:done="0"/>
  <w15:commentEx w15:paraId="3F2C74F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1464"/>
    <w:rsid w:val="0005701C"/>
    <w:rsid w:val="00061F8F"/>
    <w:rsid w:val="00063641"/>
    <w:rsid w:val="00070872"/>
    <w:rsid w:val="0008506C"/>
    <w:rsid w:val="0009785B"/>
    <w:rsid w:val="000A7372"/>
    <w:rsid w:val="000B1C75"/>
    <w:rsid w:val="000B22E7"/>
    <w:rsid w:val="000C6F62"/>
    <w:rsid w:val="000D3440"/>
    <w:rsid w:val="000D57B2"/>
    <w:rsid w:val="000E02E5"/>
    <w:rsid w:val="000F053F"/>
    <w:rsid w:val="000F6FF7"/>
    <w:rsid w:val="000F73DA"/>
    <w:rsid w:val="00104ED6"/>
    <w:rsid w:val="001429A1"/>
    <w:rsid w:val="00152958"/>
    <w:rsid w:val="00155E62"/>
    <w:rsid w:val="001679A1"/>
    <w:rsid w:val="001707EC"/>
    <w:rsid w:val="001854A2"/>
    <w:rsid w:val="0019119F"/>
    <w:rsid w:val="001A06EC"/>
    <w:rsid w:val="001C2DC2"/>
    <w:rsid w:val="001D1026"/>
    <w:rsid w:val="001D287E"/>
    <w:rsid w:val="001D2D00"/>
    <w:rsid w:val="001D34A3"/>
    <w:rsid w:val="001F13CB"/>
    <w:rsid w:val="002000EE"/>
    <w:rsid w:val="002160D8"/>
    <w:rsid w:val="002175FC"/>
    <w:rsid w:val="00220796"/>
    <w:rsid w:val="0022483D"/>
    <w:rsid w:val="002268C8"/>
    <w:rsid w:val="00230E0A"/>
    <w:rsid w:val="00234BE6"/>
    <w:rsid w:val="00236733"/>
    <w:rsid w:val="0026776D"/>
    <w:rsid w:val="00281084"/>
    <w:rsid w:val="00292BE5"/>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865E7"/>
    <w:rsid w:val="003951BC"/>
    <w:rsid w:val="003A122B"/>
    <w:rsid w:val="003B7B7B"/>
    <w:rsid w:val="003C0F3F"/>
    <w:rsid w:val="003C3ECC"/>
    <w:rsid w:val="003C75A5"/>
    <w:rsid w:val="003D6664"/>
    <w:rsid w:val="004061C8"/>
    <w:rsid w:val="00406852"/>
    <w:rsid w:val="00414CBA"/>
    <w:rsid w:val="00426AC3"/>
    <w:rsid w:val="0044107B"/>
    <w:rsid w:val="004417B6"/>
    <w:rsid w:val="004422AA"/>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1FB1"/>
    <w:rsid w:val="00623E19"/>
    <w:rsid w:val="0063042F"/>
    <w:rsid w:val="00631612"/>
    <w:rsid w:val="006611D1"/>
    <w:rsid w:val="00662106"/>
    <w:rsid w:val="006660DE"/>
    <w:rsid w:val="00670C46"/>
    <w:rsid w:val="00671B6B"/>
    <w:rsid w:val="00676438"/>
    <w:rsid w:val="00677AC3"/>
    <w:rsid w:val="006A4405"/>
    <w:rsid w:val="006A44DA"/>
    <w:rsid w:val="006C77CA"/>
    <w:rsid w:val="006E2A06"/>
    <w:rsid w:val="00721EDB"/>
    <w:rsid w:val="00730749"/>
    <w:rsid w:val="00737EE5"/>
    <w:rsid w:val="00740165"/>
    <w:rsid w:val="00750294"/>
    <w:rsid w:val="0075737B"/>
    <w:rsid w:val="00764014"/>
    <w:rsid w:val="00771748"/>
    <w:rsid w:val="00771D5F"/>
    <w:rsid w:val="00772431"/>
    <w:rsid w:val="007862BA"/>
    <w:rsid w:val="0078642A"/>
    <w:rsid w:val="007B33AD"/>
    <w:rsid w:val="007B47F8"/>
    <w:rsid w:val="007C2D58"/>
    <w:rsid w:val="007C50D4"/>
    <w:rsid w:val="007D3486"/>
    <w:rsid w:val="007E6392"/>
    <w:rsid w:val="007F3470"/>
    <w:rsid w:val="00812B2B"/>
    <w:rsid w:val="00812E63"/>
    <w:rsid w:val="008228FE"/>
    <w:rsid w:val="008346F3"/>
    <w:rsid w:val="0084431B"/>
    <w:rsid w:val="00875CC7"/>
    <w:rsid w:val="0088196B"/>
    <w:rsid w:val="00883104"/>
    <w:rsid w:val="008A2BE6"/>
    <w:rsid w:val="008A7C7E"/>
    <w:rsid w:val="008B16C4"/>
    <w:rsid w:val="008C051B"/>
    <w:rsid w:val="008C24AD"/>
    <w:rsid w:val="008C3367"/>
    <w:rsid w:val="008C63EB"/>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28BD"/>
    <w:rsid w:val="009B5896"/>
    <w:rsid w:val="009B5F46"/>
    <w:rsid w:val="009C7E11"/>
    <w:rsid w:val="009D25AA"/>
    <w:rsid w:val="009D35DD"/>
    <w:rsid w:val="009E02AC"/>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67F36"/>
    <w:rsid w:val="00A74C01"/>
    <w:rsid w:val="00A82150"/>
    <w:rsid w:val="00A9082C"/>
    <w:rsid w:val="00A957A5"/>
    <w:rsid w:val="00AA262B"/>
    <w:rsid w:val="00AB4F12"/>
    <w:rsid w:val="00AC4A5C"/>
    <w:rsid w:val="00AC5F20"/>
    <w:rsid w:val="00AC7883"/>
    <w:rsid w:val="00AE56AE"/>
    <w:rsid w:val="00B07C50"/>
    <w:rsid w:val="00B26892"/>
    <w:rsid w:val="00B54491"/>
    <w:rsid w:val="00B5477A"/>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06068"/>
    <w:rsid w:val="00C124B3"/>
    <w:rsid w:val="00C2190A"/>
    <w:rsid w:val="00C273C1"/>
    <w:rsid w:val="00C3168B"/>
    <w:rsid w:val="00C36BC9"/>
    <w:rsid w:val="00C417BC"/>
    <w:rsid w:val="00C6501D"/>
    <w:rsid w:val="00C7078A"/>
    <w:rsid w:val="00C71554"/>
    <w:rsid w:val="00C72041"/>
    <w:rsid w:val="00C7599C"/>
    <w:rsid w:val="00C87D4A"/>
    <w:rsid w:val="00C92074"/>
    <w:rsid w:val="00CA0DD1"/>
    <w:rsid w:val="00CB2E0D"/>
    <w:rsid w:val="00CB48DA"/>
    <w:rsid w:val="00CB5403"/>
    <w:rsid w:val="00CB714B"/>
    <w:rsid w:val="00CC0110"/>
    <w:rsid w:val="00CE6427"/>
    <w:rsid w:val="00D1114B"/>
    <w:rsid w:val="00D166EC"/>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222F"/>
    <w:rsid w:val="00E64A8C"/>
    <w:rsid w:val="00E82CBE"/>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B63CD"/>
    <w:rsid w:val="00FB7ADD"/>
    <w:rsid w:val="00FC16E7"/>
    <w:rsid w:val="00FD233F"/>
    <w:rsid w:val="00FD45F2"/>
    <w:rsid w:val="00FE140F"/>
    <w:rsid w:val="00FE1419"/>
    <w:rsid w:val="00FE710F"/>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5813</Words>
  <Characters>3313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8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cp:revision>
  <dcterms:created xsi:type="dcterms:W3CDTF">2016-02-22T23:53:00Z</dcterms:created>
  <dcterms:modified xsi:type="dcterms:W3CDTF">2016-02-23T01:11:00Z</dcterms:modified>
</cp:coreProperties>
</file>